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proofErr w:type="spellStart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Vordiplom</w:t>
            </w:r>
            <w:proofErr w:type="spellEnd"/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</w:t>
            </w:r>
            <w:proofErr w:type="spellStart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Ludwigs</w:t>
            </w:r>
            <w:proofErr w:type="spellEnd"/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35C1800B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="00CB4F56">
        <w:rPr>
          <w:rFonts w:ascii="Spectral" w:hAnsi="Spectral"/>
          <w:bCs/>
          <w:color w:val="000000"/>
          <w:sz w:val="22"/>
          <w:szCs w:val="22"/>
          <w:lang w:val="en-US"/>
        </w:rPr>
        <w:t>40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7,</w:t>
      </w:r>
      <w:r w:rsidR="0074086F">
        <w:rPr>
          <w:rFonts w:ascii="Spectral" w:hAnsi="Spectral"/>
          <w:bCs/>
          <w:color w:val="000000"/>
          <w:sz w:val="22"/>
          <w:szCs w:val="22"/>
          <w:lang w:val="en-US"/>
        </w:rPr>
        <w:t>40</w:t>
      </w:r>
      <w:r w:rsidR="00E136C1">
        <w:rPr>
          <w:rFonts w:ascii="Spectral" w:hAnsi="Spectral"/>
          <w:bCs/>
          <w:color w:val="000000"/>
          <w:sz w:val="22"/>
          <w:szCs w:val="22"/>
          <w:lang w:val="en-US"/>
        </w:rPr>
        <w:t>85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1A4386" w14:paraId="0F1E07D7" w14:textId="77777777" w:rsidTr="006B6BC9">
        <w:tc>
          <w:tcPr>
            <w:tcW w:w="1548" w:type="dxa"/>
          </w:tcPr>
          <w:p w14:paraId="3EBCA330" w14:textId="77777777" w:rsidR="00E44C57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  <w:tc>
          <w:tcPr>
            <w:tcW w:w="8622" w:type="dxa"/>
          </w:tcPr>
          <w:p w14:paraId="65CD46B2" w14:textId="77777777" w:rsidR="00E44C57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</w:tc>
      </w:tr>
      <w:tr w:rsidR="00B711B8" w:rsidRPr="001A4386" w14:paraId="29ACFAB4" w14:textId="77777777" w:rsidTr="006B6BC9">
        <w:tc>
          <w:tcPr>
            <w:tcW w:w="1548" w:type="dxa"/>
          </w:tcPr>
          <w:p w14:paraId="1FB2D62F" w14:textId="1BE1E038" w:rsidR="00B711B8" w:rsidRDefault="00E44C5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2</w:t>
            </w: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10C2340" w:rsidR="00B711B8" w:rsidRDefault="00E44C57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Fellow, Social for Personality and Social Psychology</w:t>
            </w: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000000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1D96D376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3C973DC6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(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ing Injustice and Social Equality</w:t>
            </w:r>
            <w:r w:rsid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)</w:t>
            </w:r>
            <w:r w:rsidR="00975455" w:rsidRPr="00975455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CD3A66F" w14:textId="6CC82B7C" w:rsidR="001769C0" w:rsidRPr="001769C0" w:rsidRDefault="001769C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bookmarkStart w:id="9" w:name="_Hlk58345161"/>
      <w:bookmarkStart w:id="10" w:name="_Hlk61029720"/>
      <w:bookmarkStart w:id="11" w:name="_Hlk46853086"/>
      <w:r>
        <w:rPr>
          <w:rFonts w:ascii="Spectral" w:hAnsi="Spectral"/>
          <w:sz w:val="22"/>
          <w:szCs w:val="22"/>
          <w:lang w:val="en-US"/>
        </w:rPr>
        <w:t xml:space="preserve">Grossmann, I. Meyers, E., &amp; 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Eibach, R. E. (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in press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1769C0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The wisdom in the story: Clarifying assumptions about radical uncertainty and reasonableness in narrative judgment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 xml:space="preserve">Behavioral and Brain Sciences </w:t>
      </w:r>
      <w:r>
        <w:rPr>
          <w:rFonts w:ascii="Spectral" w:hAnsi="Spectral"/>
          <w:iCs/>
          <w:sz w:val="22"/>
          <w:szCs w:val="22"/>
          <w:lang w:val="en-CA"/>
        </w:rPr>
        <w:t>[commentary] (</w:t>
      </w:r>
      <w:r w:rsidRPr="001769C0">
        <w:rPr>
          <w:rFonts w:ascii="Spectral" w:hAnsi="Spectral"/>
          <w:b/>
          <w:bCs/>
          <w:iCs/>
          <w:sz w:val="22"/>
          <w:szCs w:val="22"/>
          <w:lang w:val="en-CA"/>
        </w:rPr>
        <w:t>14.20</w:t>
      </w:r>
      <w:r>
        <w:rPr>
          <w:rFonts w:ascii="Spectral" w:hAnsi="Spectral"/>
          <w:iCs/>
          <w:sz w:val="22"/>
          <w:szCs w:val="22"/>
          <w:lang w:val="en-CA"/>
        </w:rPr>
        <w:t>)</w:t>
      </w:r>
    </w:p>
    <w:p w14:paraId="1E211627" w14:textId="77777777" w:rsidR="001769C0" w:rsidRDefault="001769C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2CB9E2E0" w14:textId="4EA4AA2B" w:rsidR="00B46FC5" w:rsidRDefault="00B46FC5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B46FC5">
        <w:rPr>
          <w:rFonts w:ascii="Spectral" w:hAnsi="Spectral"/>
          <w:sz w:val="22"/>
          <w:szCs w:val="22"/>
          <w:lang w:val="en-US"/>
        </w:rPr>
        <w:t xml:space="preserve">Pick, C. M., Ko, A., Wormley, A. S., </w:t>
      </w:r>
      <w:proofErr w:type="spellStart"/>
      <w:r w:rsidRPr="00B46FC5">
        <w:rPr>
          <w:rFonts w:ascii="Spectral" w:hAnsi="Spectral"/>
          <w:sz w:val="22"/>
          <w:szCs w:val="22"/>
          <w:lang w:val="en-US"/>
        </w:rPr>
        <w:t>Wiezel</w:t>
      </w:r>
      <w:proofErr w:type="spellEnd"/>
      <w:r w:rsidRPr="00B46FC5">
        <w:rPr>
          <w:rFonts w:ascii="Spectral" w:hAnsi="Spectral"/>
          <w:sz w:val="22"/>
          <w:szCs w:val="22"/>
          <w:lang w:val="en-US"/>
        </w:rPr>
        <w:t>, A., Kenrick, D. T., Al-</w:t>
      </w:r>
      <w:proofErr w:type="spellStart"/>
      <w:r w:rsidRPr="00B46FC5">
        <w:rPr>
          <w:rFonts w:ascii="Spectral" w:hAnsi="Spectral"/>
          <w:sz w:val="22"/>
          <w:szCs w:val="22"/>
          <w:lang w:val="en-US"/>
        </w:rPr>
        <w:t>Shawaf</w:t>
      </w:r>
      <w:proofErr w:type="spellEnd"/>
      <w:r w:rsidRPr="00B46FC5">
        <w:rPr>
          <w:rFonts w:ascii="Spectral" w:hAnsi="Spectral"/>
          <w:sz w:val="22"/>
          <w:szCs w:val="22"/>
          <w:lang w:val="en-US"/>
        </w:rPr>
        <w:t xml:space="preserve">, L., </w:t>
      </w:r>
      <w:r>
        <w:rPr>
          <w:rFonts w:ascii="Spectral" w:hAnsi="Spectral"/>
          <w:sz w:val="22"/>
          <w:szCs w:val="22"/>
          <w:lang w:val="en-US"/>
        </w:rPr>
        <w:t>[…]</w:t>
      </w:r>
      <w:r w:rsidRPr="00B46FC5">
        <w:rPr>
          <w:rFonts w:ascii="Spectral" w:hAnsi="Spectral"/>
          <w:sz w:val="22"/>
          <w:szCs w:val="22"/>
          <w:lang w:val="en-US"/>
        </w:rPr>
        <w:t xml:space="preserve"> </w:t>
      </w:r>
      <w:r w:rsidRPr="00B46FC5">
        <w:rPr>
          <w:rFonts w:ascii="Spectral" w:hAnsi="Spectral"/>
          <w:b/>
          <w:bCs/>
          <w:sz w:val="22"/>
          <w:szCs w:val="22"/>
          <w:lang w:val="en-US"/>
        </w:rPr>
        <w:t>Grossmann, I</w:t>
      </w:r>
      <w:r w:rsidRPr="00B46FC5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[…]</w:t>
      </w:r>
      <w:r w:rsidRPr="00B46FC5">
        <w:rPr>
          <w:rFonts w:ascii="Spectral" w:hAnsi="Spectral"/>
          <w:sz w:val="22"/>
          <w:szCs w:val="22"/>
          <w:lang w:val="en-US"/>
        </w:rPr>
        <w:t xml:space="preserve"> &amp; Varnum, M. E. W. (in press). Family still matters: Human social motivation during a global pandemic. </w:t>
      </w:r>
      <w:r w:rsidRPr="00B46FC5">
        <w:rPr>
          <w:rFonts w:ascii="Spectral" w:hAnsi="Spectral"/>
          <w:i/>
          <w:iCs/>
          <w:sz w:val="22"/>
          <w:szCs w:val="22"/>
          <w:lang w:val="en-US"/>
        </w:rPr>
        <w:t>Evolution and Human Behavior</w:t>
      </w:r>
      <w:r w:rsidRPr="00B46FC5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(</w:t>
      </w:r>
      <w:r w:rsidRPr="00B46FC5">
        <w:rPr>
          <w:rFonts w:ascii="Spectral" w:hAnsi="Spectral"/>
          <w:b/>
          <w:bCs/>
          <w:sz w:val="22"/>
          <w:szCs w:val="22"/>
          <w:lang w:val="en-US"/>
        </w:rPr>
        <w:t>5.33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55898D32" w14:textId="77777777" w:rsidR="00B46FC5" w:rsidRDefault="00B46FC5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72417DF1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227021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227021">
        <w:rPr>
          <w:rFonts w:ascii="Spectral" w:hAnsi="Spectral"/>
          <w:sz w:val="22"/>
          <w:szCs w:val="22"/>
          <w:lang w:val="en-CA"/>
        </w:rPr>
        <w:t xml:space="preserve">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F1D2900" w14:textId="7CBAC428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2" w:name="_Hlk110169799"/>
      <w:bookmarkStart w:id="13" w:name="_Hlk84407407"/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>
        <w:rPr>
          <w:rFonts w:ascii="Spectral" w:hAnsi="Spectral"/>
          <w:sz w:val="22"/>
          <w:szCs w:val="22"/>
          <w:lang w:val="en-CA"/>
        </w:rPr>
        <w:t xml:space="preserve">, 26 (4), </w:t>
      </w:r>
      <w:r w:rsidRPr="00D2073D">
        <w:rPr>
          <w:rFonts w:ascii="Spectral" w:hAnsi="Spectral"/>
          <w:sz w:val="22"/>
          <w:szCs w:val="22"/>
          <w:lang w:val="en-CA"/>
        </w:rPr>
        <w:t>559-575</w:t>
      </w:r>
      <w:r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4042699" w14:textId="77777777" w:rsidR="00D2073D" w:rsidRDefault="00D2073D" w:rsidP="00D2073D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FD2835C" w14:textId="57F56273" w:rsidR="00F7353C" w:rsidRDefault="00F7353C" w:rsidP="00F7353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110169905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>
        <w:rPr>
          <w:rFonts w:ascii="Spectral" w:hAnsi="Spectral"/>
          <w:sz w:val="22"/>
          <w:szCs w:val="22"/>
          <w:lang w:val="en-CA"/>
        </w:rPr>
        <w:t>,</w:t>
      </w:r>
      <w:r w:rsidRPr="00F7353C"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>American Psychologist, 77</w:t>
      </w:r>
      <w:r w:rsidRPr="00F7353C">
        <w:rPr>
          <w:rFonts w:ascii="Spectral" w:hAnsi="Spectral"/>
          <w:sz w:val="22"/>
          <w:szCs w:val="22"/>
          <w:lang w:val="en-CA"/>
        </w:rPr>
        <w:t>(2), 276–290</w:t>
      </w:r>
      <w:r w:rsidRPr="003059C8">
        <w:rPr>
          <w:rFonts w:ascii="Spectral" w:hAnsi="Spectral"/>
          <w:sz w:val="22"/>
          <w:szCs w:val="22"/>
          <w:lang w:val="en-CA"/>
        </w:rPr>
        <w:t xml:space="preserve">.. </w:t>
      </w:r>
      <w:r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3EC97" w14:textId="77777777" w:rsidR="00F7353C" w:rsidRDefault="00F7353C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5C65D085" w14:textId="262952AE" w:rsidR="00E44C57" w:rsidRDefault="00E44C57" w:rsidP="00E44C5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134CE">
        <w:rPr>
          <w:rFonts w:ascii="Spectral" w:hAnsi="Spectral"/>
          <w:sz w:val="22"/>
          <w:szCs w:val="22"/>
          <w:u w:val="single"/>
          <w:lang w:val="en-US"/>
        </w:rPr>
        <w:t>Pick. C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Ko, A</w:t>
      </w:r>
      <w:r>
        <w:rPr>
          <w:rFonts w:ascii="Spectral" w:hAnsi="Spectral"/>
          <w:sz w:val="22"/>
          <w:szCs w:val="22"/>
          <w:lang w:val="en-US"/>
        </w:rPr>
        <w:t xml:space="preserve">., Kenrick, D. </w:t>
      </w:r>
      <w:proofErr w:type="spellStart"/>
      <w:r>
        <w:rPr>
          <w:rFonts w:ascii="Spectral" w:hAnsi="Spectral"/>
          <w:sz w:val="22"/>
          <w:szCs w:val="22"/>
          <w:lang w:val="en-US"/>
        </w:rPr>
        <w:t>Wiezel</w:t>
      </w:r>
      <w:proofErr w:type="spellEnd"/>
      <w:r>
        <w:rPr>
          <w:rFonts w:ascii="Spectral" w:hAnsi="Spectral"/>
          <w:sz w:val="22"/>
          <w:szCs w:val="22"/>
          <w:lang w:val="en-US"/>
        </w:rPr>
        <w:t xml:space="preserve">, A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Wormley, A., E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>
        <w:rPr>
          <w:rFonts w:ascii="Spectral" w:hAnsi="Spectral"/>
          <w:sz w:val="22"/>
          <w:szCs w:val="22"/>
          <w:lang w:val="en-US"/>
        </w:rPr>
        <w:t>Awad</w:t>
      </w:r>
      <w:proofErr w:type="spellEnd"/>
      <w:r>
        <w:rPr>
          <w:rFonts w:ascii="Spectral" w:hAnsi="Spectral"/>
          <w:sz w:val="22"/>
          <w:szCs w:val="22"/>
          <w:lang w:val="en-US"/>
        </w:rPr>
        <w:t>, E., […]</w:t>
      </w:r>
      <w:r w:rsidR="00B46FC5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>
        <w:rPr>
          <w:rFonts w:ascii="Spectral" w:hAnsi="Spectral"/>
          <w:b/>
          <w:sz w:val="22"/>
          <w:szCs w:val="22"/>
          <w:lang w:val="en-US"/>
        </w:rPr>
        <w:t>. […]</w:t>
      </w:r>
      <w:r w:rsidRPr="007134CE">
        <w:rPr>
          <w:rFonts w:ascii="Spectral" w:hAnsi="Spectral"/>
          <w:bCs/>
          <w:sz w:val="22"/>
          <w:szCs w:val="22"/>
          <w:lang w:val="en-US"/>
        </w:rPr>
        <w:t xml:space="preserve"> &amp; 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7134CE">
        <w:rPr>
          <w:rFonts w:ascii="Spectral" w:hAnsi="Spectral"/>
          <w:sz w:val="22"/>
          <w:szCs w:val="22"/>
          <w:lang w:val="en-US"/>
        </w:rPr>
        <w:t>Fundamental social motives measured across forty-two cultures in two wave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Scientific Data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4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5F7D9645" w14:textId="77777777" w:rsidR="00E44C57" w:rsidRDefault="00E44C57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5623F5ED" w14:textId="29DEB2C9" w:rsidR="00EA07BE" w:rsidRDefault="00EA07BE" w:rsidP="00EA07B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(2022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3C9E6635" w14:textId="77777777" w:rsidR="00EA07BE" w:rsidRPr="0031138C" w:rsidRDefault="00EA07BE" w:rsidP="00EA07BE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proofErr w:type="spellStart"/>
      <w:r>
        <w:rPr>
          <w:rFonts w:ascii="Spectral" w:hAnsi="Spectral"/>
          <w:sz w:val="22"/>
          <w:szCs w:val="22"/>
          <w:lang w:val="en-CA"/>
        </w:rPr>
        <w:t>doi</w:t>
      </w:r>
      <w:proofErr w:type="spellEnd"/>
      <w:r>
        <w:rPr>
          <w:rFonts w:ascii="Spectral" w:hAnsi="Spectral"/>
          <w:sz w:val="22"/>
          <w:szCs w:val="22"/>
          <w:lang w:val="en-CA"/>
        </w:rPr>
        <w:t xml:space="preserve">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*</w:t>
      </w:r>
      <w:r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4B714C16" w14:textId="77777777" w:rsidR="00EA07BE" w:rsidRDefault="00EA07BE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6856225E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bookmarkEnd w:id="14"/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5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5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6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6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3D2D315A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="0080174C">
        <w:rPr>
          <w:rFonts w:ascii="Spectral" w:hAnsi="Spectral"/>
          <w:i/>
          <w:sz w:val="22"/>
          <w:szCs w:val="22"/>
          <w:lang w:val="en-CA"/>
        </w:rPr>
        <w:t>Psycholog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7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8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8"/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sciadv.aaz0289</w:t>
      </w:r>
      <w:bookmarkEnd w:id="17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9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world: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9"/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lastRenderedPageBreak/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21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20"/>
    <w:bookmarkEnd w:id="21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2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2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lastRenderedPageBreak/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3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3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4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4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5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5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6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6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7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7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lastRenderedPageBreak/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lastRenderedPageBreak/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9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9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30" w:name="_Hlk61029797"/>
      <w:bookmarkEnd w:id="28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30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AF8D0E0" w14:textId="32B2EFC3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lastRenderedPageBreak/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31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2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31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3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3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2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4" w:name="_Hlk46853166"/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E136C1" w:rsidRPr="001A4386" w14:paraId="38E40C3B" w14:textId="77777777" w:rsidTr="006B6BC9">
        <w:tc>
          <w:tcPr>
            <w:tcW w:w="1818" w:type="dxa"/>
          </w:tcPr>
          <w:p w14:paraId="3A87C70A" w14:textId="606243BC" w:rsidR="00E136C1" w:rsidRDefault="00E136C1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2</w:t>
            </w:r>
          </w:p>
        </w:tc>
        <w:tc>
          <w:tcPr>
            <w:tcW w:w="8203" w:type="dxa"/>
          </w:tcPr>
          <w:p w14:paraId="05EB8F45" w14:textId="6F0F5FF6" w:rsidR="00E136C1" w:rsidRDefault="00E136C1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New Brunswick, Departmental Colloquium</w:t>
            </w:r>
          </w:p>
        </w:tc>
      </w:tr>
      <w:tr w:rsidR="00566BAC" w:rsidRPr="001A4386" w14:paraId="42DFDC0A" w14:textId="77777777" w:rsidTr="006B6BC9">
        <w:tc>
          <w:tcPr>
            <w:tcW w:w="1818" w:type="dxa"/>
          </w:tcPr>
          <w:p w14:paraId="6F5EFAC0" w14:textId="46176E80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29C698C7" w14:textId="4D3B46E5" w:rsidR="00566BAC" w:rsidRDefault="00566BAC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566BAC">
              <w:rPr>
                <w:rFonts w:ascii="Spectral" w:hAnsi="Spectral"/>
                <w:sz w:val="22"/>
                <w:szCs w:val="22"/>
                <w:lang w:val="en-US"/>
              </w:rPr>
              <w:t>International Moral Psychology Seminar Series</w:t>
            </w: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5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5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 xml:space="preserve">ISPA – Instituto </w:t>
            </w:r>
            <w:proofErr w:type="spellStart"/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Universitário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del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Máster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en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Neurociencia</w:t>
            </w:r>
            <w:proofErr w:type="spellEnd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Cognitiva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6" w:name="_Hlk61029924"/>
            <w:bookmarkEnd w:id="3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00000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proofErr w:type="spellStart"/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6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7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Default="00F9103B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at the “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="00EC645E"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Advanced Study Institute in Cultural Psychiatry</w:t>
            </w:r>
            <w:r w:rsidR="00EC645E">
              <w:rPr>
                <w:rFonts w:ascii="Spectral" w:hAnsi="Spectral"/>
                <w:sz w:val="22"/>
                <w:szCs w:val="22"/>
                <w:lang w:val="en-US"/>
              </w:rPr>
              <w:t>, McGill University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Neuroethics</w:t>
            </w:r>
            <w:proofErr w:type="spellEnd"/>
            <w:r>
              <w:rPr>
                <w:rFonts w:ascii="Spectral" w:hAnsi="Spectral"/>
                <w:sz w:val="22"/>
                <w:szCs w:val="22"/>
                <w:lang w:val="en-US"/>
              </w:rPr>
              <w:t>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8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9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9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000000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000000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0" w:name="_Hlk107651671"/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 and S. 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>Integrating wisdom 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. 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bookmarkEnd w:id="40"/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7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</w:t>
      </w:r>
      <w:r w:rsidR="002F53AA" w:rsidRPr="003059C8">
        <w:rPr>
          <w:rFonts w:ascii="Spectral" w:hAnsi="Spectral"/>
          <w:sz w:val="22"/>
          <w:szCs w:val="22"/>
          <w:lang w:val="en-US"/>
        </w:rPr>
        <w:lastRenderedPageBreak/>
        <w:t>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41" w:name="_Hlk95991226"/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41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>Discussant in the symposium “Continuity and changes in emotion socialization with globalization” chaired by M. 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42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42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129758" w14:textId="77777777" w:rsidR="00E136C1" w:rsidRDefault="00E136C1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500ED51D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1A4386" w14:paraId="4C4AEA67" w14:textId="77777777" w:rsidTr="006B6BC9">
        <w:tc>
          <w:tcPr>
            <w:tcW w:w="1960" w:type="dxa"/>
          </w:tcPr>
          <w:p w14:paraId="5585BC3B" w14:textId="540D45CF" w:rsidR="00E136C1" w:rsidRPr="003059C8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2022/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8/</w:t>
            </w:r>
          </w:p>
          <w:p w14:paraId="08A711D0" w14:textId="0692FEA0" w:rsidR="00E136C1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503EF5C6" w14:textId="77777777" w:rsidR="00E136C1" w:rsidRPr="003059C8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0C62FB2F" w14:textId="1A6788DF" w:rsidR="00E136C1" w:rsidRDefault="00E136C1" w:rsidP="00E136C1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1A4386" w14:paraId="7761E0A2" w14:textId="77777777" w:rsidTr="006B6BC9">
        <w:tc>
          <w:tcPr>
            <w:tcW w:w="1960" w:type="dxa"/>
          </w:tcPr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3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3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3059C8" w14:paraId="623B81B5" w14:textId="77777777" w:rsidTr="00296631">
        <w:tc>
          <w:tcPr>
            <w:tcW w:w="1818" w:type="dxa"/>
          </w:tcPr>
          <w:p w14:paraId="31F1782E" w14:textId="719D317B" w:rsidR="00E136C1" w:rsidRPr="00387CA1" w:rsidRDefault="00E136C1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2022 </w:t>
            </w: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– present</w:t>
            </w:r>
          </w:p>
        </w:tc>
        <w:tc>
          <w:tcPr>
            <w:tcW w:w="8203" w:type="dxa"/>
          </w:tcPr>
          <w:p w14:paraId="179C4CD0" w14:textId="0CC054D6" w:rsidR="00E136C1" w:rsidRPr="00E136C1" w:rsidRDefault="00E136C1" w:rsidP="007C236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Neil Wegenschimmel</w:t>
            </w:r>
          </w:p>
        </w:tc>
      </w:tr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i/>
          <w:sz w:val="22"/>
          <w:szCs w:val="22"/>
          <w:lang w:val="en-US"/>
        </w:rPr>
        <w:t>Masters</w:t>
      </w:r>
      <w:proofErr w:type="spellEnd"/>
      <w:r w:rsidRPr="003059C8">
        <w:rPr>
          <w:rFonts w:ascii="Spectral" w:hAnsi="Spectral"/>
          <w:i/>
          <w:sz w:val="22"/>
          <w:szCs w:val="22"/>
          <w:lang w:val="en-US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Ekaterina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Osavoliuk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18317A91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epartment of Psychology </w:t>
            </w:r>
            <w:r w:rsidR="00F107AD" w:rsidRPr="00F107AD">
              <w:rPr>
                <w:rFonts w:ascii="Spectral" w:hAnsi="Spectral"/>
                <w:sz w:val="22"/>
                <w:szCs w:val="22"/>
                <w:lang w:val="en-US" w:eastAsia="en-CA"/>
              </w:rPr>
              <w:t>Graduate Advisory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4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4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- </w:t>
            </w:r>
            <w:r w:rsidR="00212D8C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4DA52F1E" w14:textId="77777777" w:rsidR="00E136C1" w:rsidRDefault="00E136C1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7F863C58" w14:textId="77777777" w:rsidR="00E136C1" w:rsidRDefault="00E136C1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33F0F4F1" w14:textId="550D6FC8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61029988"/>
            <w:bookmarkStart w:id="4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7089F63E" w14:textId="5FF39646" w:rsidR="00E136C1" w:rsidRPr="00FB26E2" w:rsidRDefault="00D56228" w:rsidP="00E136C1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49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</w:t>
      </w:r>
      <w:r>
        <w:rPr>
          <w:rFonts w:ascii="Spectral" w:hAnsi="Spectral"/>
          <w:sz w:val="22"/>
          <w:szCs w:val="22"/>
          <w:lang w:val="en-US" w:eastAsia="en-CA"/>
        </w:rPr>
        <w:t>2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</w:t>
      </w:r>
      <w:r>
        <w:rPr>
          <w:rFonts w:ascii="Spectral" w:hAnsi="Spectral"/>
          <w:sz w:val="22"/>
          <w:szCs w:val="22"/>
          <w:lang w:val="en-GB" w:eastAsia="en-CA"/>
        </w:rPr>
        <w:t>present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="00E136C1" w:rsidRPr="003059C8">
        <w:rPr>
          <w:rFonts w:ascii="Spectral" w:hAnsi="Spectral"/>
          <w:sz w:val="22"/>
          <w:szCs w:val="22"/>
          <w:lang w:val="en-US" w:eastAsia="en-CA"/>
        </w:rPr>
        <w:t xml:space="preserve">Editor at </w:t>
      </w:r>
      <w:r w:rsidRPr="00D56228">
        <w:rPr>
          <w:rFonts w:ascii="Spectral" w:hAnsi="Spectral"/>
          <w:i/>
          <w:sz w:val="22"/>
          <w:szCs w:val="22"/>
          <w:lang w:val="en-US" w:eastAsia="en-CA"/>
        </w:rPr>
        <w:t>Psychological Inquiry</w:t>
      </w:r>
      <w:r w:rsidR="00E136C1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E136C1">
        <w:rPr>
          <w:rFonts w:ascii="Spectral" w:hAnsi="Spectral"/>
          <w:iCs/>
          <w:sz w:val="22"/>
          <w:szCs w:val="22"/>
          <w:lang w:val="en-US" w:eastAsia="en-CA"/>
        </w:rPr>
        <w:t xml:space="preserve">(IF = </w:t>
      </w:r>
      <w:r>
        <w:rPr>
          <w:rFonts w:ascii="Spectral" w:hAnsi="Spectral"/>
          <w:iCs/>
          <w:sz w:val="22"/>
          <w:szCs w:val="22"/>
          <w:lang w:val="en-US" w:eastAsia="en-CA"/>
        </w:rPr>
        <w:t>16.46</w:t>
      </w:r>
      <w:r w:rsidR="00E136C1">
        <w:rPr>
          <w:rFonts w:ascii="Spectral" w:hAnsi="Spectral"/>
          <w:iCs/>
          <w:sz w:val="22"/>
          <w:szCs w:val="22"/>
          <w:lang w:val="en-US" w:eastAsia="en-CA"/>
        </w:rPr>
        <w:t>)</w:t>
      </w:r>
    </w:p>
    <w:p w14:paraId="6A27F499" w14:textId="5BC6035D" w:rsidR="00621294" w:rsidRPr="00FB26E2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53750BA0" w14:textId="11E42634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</w:t>
      </w:r>
      <w:r w:rsidR="00FB26E2">
        <w:rPr>
          <w:rFonts w:ascii="Spectral" w:hAnsi="Spectral"/>
          <w:sz w:val="22"/>
          <w:szCs w:val="22"/>
          <w:lang w:val="en-US" w:eastAsia="en-CA"/>
        </w:rPr>
        <w:t>; IF = 4.86</w:t>
      </w:r>
      <w:r w:rsidRPr="003059C8">
        <w:rPr>
          <w:rFonts w:ascii="Spectral" w:hAnsi="Spectral"/>
          <w:sz w:val="22"/>
          <w:szCs w:val="22"/>
          <w:lang w:val="en-US" w:eastAsia="en-CA"/>
        </w:rPr>
        <w:t>)</w:t>
      </w:r>
    </w:p>
    <w:p w14:paraId="74910B2E" w14:textId="6CD109B7" w:rsidR="00327CB6" w:rsidRPr="003059C8" w:rsidRDefault="00327CB6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bookmarkStart w:id="5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5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51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55A9F948" w14:textId="6C2551B2" w:rsidR="00621294" w:rsidRPr="003059C8" w:rsidRDefault="00251B6E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52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52"/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60)</w:t>
      </w:r>
    </w:p>
    <w:bookmarkEnd w:id="50"/>
    <w:p w14:paraId="583E480D" w14:textId="6B9258E5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 w:rsidRPr="00FB26E2">
        <w:rPr>
          <w:rFonts w:ascii="Spectral" w:hAnsi="Spectral"/>
          <w:iCs/>
          <w:sz w:val="22"/>
          <w:szCs w:val="22"/>
          <w:lang w:val="en-US" w:eastAsia="en-CA"/>
        </w:rPr>
        <w:t>(IF = 3.08)</w:t>
      </w:r>
    </w:p>
    <w:p w14:paraId="1F011CAB" w14:textId="431CF343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bookmarkStart w:id="53" w:name="_Hlk47042836"/>
      <w:bookmarkEnd w:id="4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2.46)</w:t>
      </w:r>
    </w:p>
    <w:bookmarkEnd w:id="53"/>
    <w:p w14:paraId="357CC74C" w14:textId="4BDCC6A9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sz w:val="22"/>
          <w:szCs w:val="22"/>
          <w:lang w:val="en-US" w:eastAsia="en-CA"/>
        </w:rPr>
        <w:t>(IF = 3.08)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6232241D" w:rsidR="00621294" w:rsidRPr="003059C8" w:rsidRDefault="00D56228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>E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71006847" w14:textId="7E63CE81" w:rsidR="002451D9" w:rsidRPr="003059C8" w:rsidRDefault="002451D9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  <w:r w:rsidR="00FB26E2">
        <w:rPr>
          <w:rFonts w:ascii="Spectral" w:hAnsi="Spectral"/>
          <w:i/>
          <w:sz w:val="22"/>
          <w:szCs w:val="22"/>
          <w:lang w:val="en-CA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81)</w:t>
      </w:r>
    </w:p>
    <w:p w14:paraId="738C8829" w14:textId="123498DC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39)</w:t>
      </w:r>
    </w:p>
    <w:p w14:paraId="38E3199B" w14:textId="2284129D" w:rsidR="00621294" w:rsidRPr="00FB26E2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US" w:eastAsia="en-CA"/>
        </w:rPr>
      </w:pPr>
      <w:bookmarkStart w:id="5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5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5"/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: Attitudes and 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>Soc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Cognition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1075A71F" w14:textId="14CAED3C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 (IF = 2.46)</w:t>
      </w:r>
    </w:p>
    <w:p w14:paraId="675082E3" w14:textId="59C1AECF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>(IF = 2.46)</w:t>
      </w:r>
    </w:p>
    <w:bookmarkEnd w:id="54"/>
    <w:p w14:paraId="00342C9E" w14:textId="4E9E9A8B" w:rsidR="00621294" w:rsidRPr="003059C8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US" w:eastAsia="en-CA"/>
        </w:rPr>
        <w:t>(IF = 4.74)</w:t>
      </w:r>
    </w:p>
    <w:p w14:paraId="07F9767E" w14:textId="1FAABC85" w:rsidR="00815D15" w:rsidRDefault="00621294" w:rsidP="00FB26E2">
      <w:pPr>
        <w:widowControl w:val="0"/>
        <w:autoSpaceDE w:val="0"/>
        <w:autoSpaceDN w:val="0"/>
        <w:adjustRightInd w:val="0"/>
        <w:rPr>
          <w:rFonts w:ascii="Spectral" w:hAnsi="Spectral"/>
          <w:iCs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  <w:r w:rsidR="00FB26E2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="00FB26E2">
        <w:rPr>
          <w:rFonts w:ascii="Spectral" w:hAnsi="Spectral"/>
          <w:iCs/>
          <w:sz w:val="22"/>
          <w:szCs w:val="22"/>
          <w:lang w:val="en-CA" w:eastAsia="en-CA"/>
        </w:rPr>
        <w:t xml:space="preserve">(IF = 2.46) </w:t>
      </w:r>
    </w:p>
    <w:p w14:paraId="740EEDA4" w14:textId="77777777" w:rsidR="00FB26E2" w:rsidRDefault="00FB26E2" w:rsidP="00FB26E2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249024FD" w14:textId="77777777" w:rsidR="00C66F9E" w:rsidRDefault="00C66F9E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433DE640" w14:textId="04E6C7EB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1A4386" w14:paraId="2F06686A" w14:textId="77777777" w:rsidTr="000C5FFA">
        <w:tc>
          <w:tcPr>
            <w:tcW w:w="1530" w:type="dxa"/>
          </w:tcPr>
          <w:p w14:paraId="5ED85337" w14:textId="3EC6AFDA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Default="00C66F9E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Pr="00C66F9E">
              <w:rPr>
                <w:rFonts w:ascii="Spectral" w:hAnsi="Spectral"/>
                <w:sz w:val="22"/>
                <w:szCs w:val="22"/>
                <w:lang w:val="en-US" w:eastAsia="en-CA"/>
              </w:rPr>
              <w:t>Research and Higher Degrees Committee in the Faculty of Education and Human Development (FEHD) at The Education University of Hong Kong</w:t>
            </w:r>
          </w:p>
        </w:tc>
      </w:tr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6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6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7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8" w:name="_Hlk58969706"/>
            <w:bookmarkEnd w:id="5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73"/>
            <w:bookmarkEnd w:id="5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60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6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15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2" w:name="_Hlk58969783"/>
            <w:bookmarkEnd w:id="61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3" w:name="_Hlk58969791"/>
            <w:bookmarkEnd w:id="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4" w:name="_Hlk58969721"/>
            <w:bookmarkEnd w:id="63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5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5"/>
          </w:p>
        </w:tc>
      </w:tr>
      <w:bookmarkEnd w:id="64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6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6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7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7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8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8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9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German-Israeli Foundation for Scientific Research and Development</w:t>
            </w:r>
            <w:bookmarkEnd w:id="69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70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7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71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71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4BB486F" w14:textId="77777777" w:rsidR="00401CB5" w:rsidRDefault="00401CB5">
      <w:r>
        <w:separator/>
      </w:r>
    </w:p>
  </w:endnote>
  <w:endnote w:type="continuationSeparator" w:id="0">
    <w:p w14:paraId="04991CA5" w14:textId="77777777" w:rsidR="00401CB5" w:rsidRDefault="00401C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4BD3DC3" w14:textId="77777777" w:rsidR="00401CB5" w:rsidRDefault="00401CB5">
      <w:r>
        <w:separator/>
      </w:r>
    </w:p>
  </w:footnote>
  <w:footnote w:type="continuationSeparator" w:id="0">
    <w:p w14:paraId="26525B12" w14:textId="77777777" w:rsidR="00401CB5" w:rsidRDefault="00401CB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B10F5AD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74086F">
      <w:rPr>
        <w:rFonts w:ascii="Spectral" w:hAnsi="Spectral"/>
        <w:sz w:val="22"/>
        <w:szCs w:val="22"/>
        <w:lang w:val="en-US"/>
      </w:rPr>
      <w:t>09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2D8C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643E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E136C1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160</TotalTime>
  <Pages>43</Pages>
  <Words>14833</Words>
  <Characters>84552</Characters>
  <Application>Microsoft Office Word</Application>
  <DocSecurity>0</DocSecurity>
  <Lines>704</Lines>
  <Paragraphs>19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91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36</cp:revision>
  <cp:lastPrinted>2022-09-13T18:27:00Z</cp:lastPrinted>
  <dcterms:created xsi:type="dcterms:W3CDTF">2021-03-19T00:08:00Z</dcterms:created>
  <dcterms:modified xsi:type="dcterms:W3CDTF">2022-09-24T01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